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r w:rsidR="0097673D" w:rsidRPr="00B64138">
        <w:rPr>
          <w:highlight w:val="yellow"/>
        </w:rPr>
        <w:t>Milewski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669FA34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4626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4626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bookmarkStart w:id="8" w:name="_GoBack"/>
      <w:bookmarkEnd w:id="8"/>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19BE572"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AC23230"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8,</w:t>
      </w:r>
      <w:r w:rsidR="00534FEC">
        <w:t>S</w:t>
      </w:r>
      <w:r w:rsidR="007D7372">
        <w:t>9)</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0"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1"/>
      <w:r w:rsidR="00A57067">
        <w:rPr>
          <w:rStyle w:val="CommentReference"/>
          <w:rFonts w:ascii="Times New Roman" w:hAnsiTheme="minorHAnsi"/>
        </w:rPr>
        <w:commentReference w:id="1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2"/>
      <w:r w:rsidR="002D35E5">
        <w:t>2017</w:t>
      </w:r>
      <w:commentRangeEnd w:id="12"/>
      <w:r w:rsidR="00AD171B">
        <w:rPr>
          <w:rStyle w:val="CommentReference"/>
          <w:rFonts w:ascii="Times New Roman" w:hAnsiTheme="minorHAnsi"/>
        </w:rPr>
        <w:commentReference w:id="1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3"/>
      <w:r w:rsidR="00C250BB">
        <w:t>2018</w:t>
      </w:r>
      <w:commentRangeEnd w:id="13"/>
      <w:r w:rsidR="00D72F4D">
        <w:rPr>
          <w:rStyle w:val="CommentReference"/>
          <w:rFonts w:ascii="Times New Roman" w:hAnsiTheme="minorHAnsi"/>
        </w:rPr>
        <w:commentReference w:id="13"/>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0"/>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w:t>
      </w:r>
      <w:r w:rsidR="008C1315">
        <w:t xml:space="preserve">Colour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r w:rsidR="00526A7C">
        <w:t>etc.</w:t>
      </w:r>
      <w:r>
        <w:t xml:space="preserve"> bands.</w:t>
      </w:r>
    </w:p>
  </w:comment>
  <w:comment w:id="5"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11"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2"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3"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91F62" w14:textId="77777777" w:rsidR="0064626E" w:rsidRDefault="0064626E">
      <w:pPr>
        <w:spacing w:after="0"/>
      </w:pPr>
      <w:r>
        <w:separator/>
      </w:r>
    </w:p>
  </w:endnote>
  <w:endnote w:type="continuationSeparator" w:id="0">
    <w:p w14:paraId="48FA53FC" w14:textId="77777777" w:rsidR="0064626E" w:rsidRDefault="0064626E">
      <w:pPr>
        <w:spacing w:after="0"/>
      </w:pPr>
      <w:r>
        <w:continuationSeparator/>
      </w:r>
    </w:p>
  </w:endnote>
  <w:endnote w:type="continuationNotice" w:id="1">
    <w:p w14:paraId="097C31AF" w14:textId="77777777" w:rsidR="0064626E" w:rsidRDefault="0064626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32DA1" w14:textId="77777777" w:rsidR="0064626E" w:rsidRDefault="0064626E">
      <w:r>
        <w:separator/>
      </w:r>
    </w:p>
  </w:footnote>
  <w:footnote w:type="continuationSeparator" w:id="0">
    <w:p w14:paraId="7DED6A25" w14:textId="77777777" w:rsidR="0064626E" w:rsidRDefault="0064626E">
      <w:r>
        <w:continuationSeparator/>
      </w:r>
    </w:p>
  </w:footnote>
  <w:footnote w:type="continuationNotice" w:id="1">
    <w:p w14:paraId="6D7EECA6" w14:textId="77777777" w:rsidR="0064626E" w:rsidRDefault="0064626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34E5"/>
    <w:rsid w:val="00015987"/>
    <w:rsid w:val="00017062"/>
    <w:rsid w:val="0001735B"/>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1496"/>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6E"/>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3167D-E0DE-0A4A-A828-DBD42374A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21</Pages>
  <Words>11863</Words>
  <Characters>6762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2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25</cp:revision>
  <cp:lastPrinted>2020-01-06T10:27:00Z</cp:lastPrinted>
  <dcterms:created xsi:type="dcterms:W3CDTF">2019-12-03T09:32:00Z</dcterms:created>
  <dcterms:modified xsi:type="dcterms:W3CDTF">2020-01-0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